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07DD6532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Affective Science; 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7754AD2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376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4474A0D3" w14:textId="77777777" w:rsidR="00862655" w:rsidRDefault="00862655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5007D194" w14:textId="77777777" w:rsidR="00862655" w:rsidRDefault="00862655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3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  <w:bookmarkEnd w:id="4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665E71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535C4556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3326AB" w:rsidRPr="001A4386" w14:paraId="006A2226" w14:textId="77777777" w:rsidTr="006B6BC9">
        <w:tc>
          <w:tcPr>
            <w:tcW w:w="1458" w:type="dxa"/>
          </w:tcPr>
          <w:p w14:paraId="575FC61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712" w:type="dxa"/>
          </w:tcPr>
          <w:p w14:paraId="103FF36C" w14:textId="77777777" w:rsidR="003326AB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lastRenderedPageBreak/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6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5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7" w:name="_Hlk58345161"/>
      <w:bookmarkStart w:id="8" w:name="_Hlk61029720"/>
      <w:bookmarkStart w:id="9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47576FF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0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0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1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7"/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46853180"/>
      <w:bookmarkEnd w:id="8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2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lastRenderedPageBreak/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3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4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3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3712947C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5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5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7777777" w:rsidR="00A20790" w:rsidRDefault="00A20790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</w:t>
      </w: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6" w:name="_Hlk61029707"/>
      <w:bookmarkEnd w:id="9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7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6"/>
    <w:bookmarkEnd w:id="17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8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8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9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9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0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0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1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1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2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2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3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6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lastRenderedPageBreak/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4" w:name="_Hlk61029790"/>
    </w:p>
    <w:p w14:paraId="0BF76DD5" w14:textId="108B7C39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7"/>
      <w:bookmarkEnd w:id="24"/>
    </w:p>
    <w:p w14:paraId="46DE3DA3" w14:textId="1520FB05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5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3B3C46D9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6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7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6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8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8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7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9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00DD9026" w14:textId="7D829494" w:rsidR="00A20790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  <w:p w14:paraId="3867013F" w14:textId="77777777" w:rsidR="00C00D65" w:rsidRDefault="00C00D6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5C7203AF" w14:textId="5631D7CF" w:rsidR="00A20790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0" w:name="_Hlk61029924"/>
            <w:bookmarkEnd w:id="2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665E71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1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0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1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1D4726" w14:paraId="1AA0CBC5" w14:textId="77777777" w:rsidTr="008C3B05">
        <w:tc>
          <w:tcPr>
            <w:tcW w:w="1818" w:type="dxa"/>
          </w:tcPr>
          <w:p w14:paraId="435207A1" w14:textId="48B32E05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77777777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Conference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2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2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3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665E71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665E7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1EA6931B" w14:textId="02EC13A6" w:rsidR="00C72644" w:rsidRDefault="00C7264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p w14:paraId="26F1BE99" w14:textId="525DE5CF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lastRenderedPageBreak/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1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lastRenderedPageBreak/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4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4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4A6A376" w14:textId="77777777" w:rsidR="009563C1" w:rsidRDefault="009563C1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79C42404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3396D5BF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006E548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66832EFE" w14:textId="77777777" w:rsidR="00932467" w:rsidRDefault="00932467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1DEBBA96" w14:textId="3C92CB04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5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5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vent (talk series, an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lastRenderedPageBreak/>
              <w:t>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1E02BA68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6" w:name="_Hlk61029988"/>
            <w:bookmarkStart w:id="37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8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36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7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5E647E7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9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9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0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1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2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2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3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3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1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836"/>
      <w:bookmarkEnd w:id="40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5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54B63A31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06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73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15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83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9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21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3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4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3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2078E18" w14:textId="77777777" w:rsidR="00665E71" w:rsidRDefault="00665E71">
      <w:r>
        <w:separator/>
      </w:r>
    </w:p>
  </w:endnote>
  <w:endnote w:type="continuationSeparator" w:id="0">
    <w:p w14:paraId="1CA16095" w14:textId="77777777" w:rsidR="00665E71" w:rsidRDefault="00665E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altName w:val="Times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E379D9" w14:textId="77777777" w:rsidR="00665E71" w:rsidRDefault="00665E71">
      <w:r>
        <w:separator/>
      </w:r>
    </w:p>
  </w:footnote>
  <w:footnote w:type="continuationSeparator" w:id="0">
    <w:p w14:paraId="6EFA42FB" w14:textId="77777777" w:rsidR="00665E71" w:rsidRDefault="00665E7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D92352A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>Grossmann CV, 10/2021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50C9"/>
    <w:rsid w:val="00755287"/>
    <w:rsid w:val="007564A0"/>
    <w:rsid w:val="00756A65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79B9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E6C9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awwwards.com/sites/world-after-covid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hanoiphilosophyforum.org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youtube.com/c/TheStoa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scholar.google.com/citations?user=akajO3QAAAAJ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61</TotalTime>
  <Pages>41</Pages>
  <Words>14248</Words>
  <Characters>81217</Characters>
  <Application>Microsoft Office Word</Application>
  <DocSecurity>0</DocSecurity>
  <Lines>676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2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73</cp:revision>
  <cp:lastPrinted>2021-05-26T01:55:00Z</cp:lastPrinted>
  <dcterms:created xsi:type="dcterms:W3CDTF">2021-03-19T00:08:00Z</dcterms:created>
  <dcterms:modified xsi:type="dcterms:W3CDTF">2022-01-22T05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